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5560654C"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w:t>
      </w:r>
      <w:proofErr w:type="spellStart"/>
      <w:r>
        <w:rPr>
          <w:noProof/>
        </w:rPr>
        <w:t>Hassanat</w:t>
      </w:r>
      <w:proofErr w:type="spellEnd"/>
      <w:r>
        <w:rPr>
          <w:noProof/>
        </w:rPr>
        <w:t xml:space="preserve"> et al., 2019)</w:t>
      </w:r>
      <w:r>
        <w:fldChar w:fldCharType="end"/>
      </w:r>
    </w:p>
    <w:p w14:paraId="572007A2" w14:textId="77777777" w:rsidR="00377360" w:rsidRDefault="00377360" w:rsidP="00377360"/>
    <w:p w14:paraId="3856AAE0" w14:textId="77777777"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354DFCD7" w14:textId="77777777" w:rsidR="00377360" w:rsidRDefault="00377360"/>
    <w:p w14:paraId="1C713DAF" w14:textId="77777777" w:rsidR="00377360" w:rsidRDefault="00377360"/>
    <w:p w14:paraId="63094909" w14:textId="47E9FEB1" w:rsidR="006B1D54" w:rsidRDefault="006B1D54"/>
    <w:p w14:paraId="426E01D6" w14:textId="77777777" w:rsidR="006B1D54" w:rsidRDefault="006B1D54" w:rsidP="006B1D54">
      <w:pPr>
        <w:pStyle w:val="ListParagraph"/>
        <w:numPr>
          <w:ilvl w:val="0"/>
          <w:numId w:val="1"/>
        </w:numPr>
      </w:pPr>
      <w:r>
        <w:t>Optimization of inclination angle (</w:t>
      </w:r>
      <w:proofErr w:type="spellStart"/>
      <w:r>
        <w:t>i</w:t>
      </w:r>
      <w:proofErr w:type="spellEnd"/>
      <w:r>
        <w:t>) using genetic algorithm (GA), for minimum cumulative revisit time of constellation</w:t>
      </w:r>
    </w:p>
    <w:p w14:paraId="2A402E20" w14:textId="2FAFEC74" w:rsidR="006B1D54" w:rsidRDefault="006B1D54" w:rsidP="006B1D54">
      <w:pPr>
        <w:pStyle w:val="ListParagraph"/>
      </w:pPr>
      <w:r>
        <w:t>Fitness function = minimum cumulative revisit time</w:t>
      </w:r>
    </w:p>
    <w:p w14:paraId="090F8E11" w14:textId="79F0A35B" w:rsidR="006B1D54" w:rsidRDefault="006B1D54" w:rsidP="006B1D54">
      <w:pPr>
        <w:pStyle w:val="ListParagraph"/>
      </w:pPr>
      <w:r>
        <w:t xml:space="preserve"> Optimizing parameter = inclination (</w:t>
      </w:r>
      <w:proofErr w:type="spellStart"/>
      <w:r>
        <w:t>i</w:t>
      </w:r>
      <w:proofErr w:type="spellEnd"/>
      <w:r>
        <w:t>)</w:t>
      </w:r>
    </w:p>
    <w:p w14:paraId="6823B1C7" w14:textId="77777777" w:rsidR="006B1D54" w:rsidRDefault="006B1D54" w:rsidP="006B1D54">
      <w:pPr>
        <w:pStyle w:val="ListParagraph"/>
      </w:pPr>
    </w:p>
    <w:p w14:paraId="0081C8D7" w14:textId="46D9EA16" w:rsidR="006B1D54" w:rsidRDefault="006B1D54" w:rsidP="006B1D54">
      <w:pPr>
        <w:pStyle w:val="ListParagraph"/>
      </w:pPr>
      <w:r>
        <w:t>Population size = 100,</w:t>
      </w:r>
    </w:p>
    <w:p w14:paraId="6F9C39F4" w14:textId="0496F353" w:rsidR="006B1D54" w:rsidRDefault="006B1D54" w:rsidP="006B1D54">
      <w:pPr>
        <w:pStyle w:val="ListParagraph"/>
      </w:pPr>
      <w:proofErr w:type="spellStart"/>
      <w:r>
        <w:t>NGen</w:t>
      </w:r>
      <w:proofErr w:type="spellEnd"/>
      <w:r>
        <w:t xml:space="preserve"> = </w:t>
      </w:r>
      <w:r w:rsidR="009757CA">
        <w:t>5</w:t>
      </w:r>
      <w:r>
        <w:t>0</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693C74D8" w:rsidR="00B24FD4" w:rsidRDefault="00B24FD4" w:rsidP="006B1D54">
      <w:pPr>
        <w:pStyle w:val="ListParagraph"/>
      </w:pPr>
      <w:r>
        <w:t xml:space="preserve">Fitness weight for </w:t>
      </w:r>
      <w:r w:rsidR="009757CA">
        <w:t xml:space="preserve">revisit </w:t>
      </w:r>
      <w:proofErr w:type="gramStart"/>
      <w:r w:rsidR="009757CA">
        <w:t>time  =</w:t>
      </w:r>
      <w:proofErr w:type="gramEnd"/>
      <w:r w:rsidR="009757CA">
        <w:t xml:space="preserve">  -1.0  (for minimizing)</w:t>
      </w:r>
    </w:p>
    <w:p w14:paraId="258511C1" w14:textId="77777777" w:rsidR="009757CA" w:rsidRDefault="009757CA" w:rsidP="006B1D54">
      <w:pPr>
        <w:pStyle w:val="ListParagraph"/>
      </w:pPr>
    </w:p>
    <w:p w14:paraId="3C6ADDB2" w14:textId="77777777" w:rsidR="006B1D54" w:rsidRDefault="006B1D54" w:rsidP="006B1D54">
      <w:pPr>
        <w:pStyle w:val="ListParagraph"/>
      </w:pPr>
    </w:p>
    <w:p w14:paraId="25D9AA58" w14:textId="77777777" w:rsidR="00377360" w:rsidRDefault="00377360" w:rsidP="006B1D54">
      <w:pPr>
        <w:pStyle w:val="ListParagraph"/>
      </w:pPr>
    </w:p>
    <w:p w14:paraId="0E4ED92E" w14:textId="77777777" w:rsidR="00377360" w:rsidRDefault="00377360" w:rsidP="006B1D54">
      <w:pPr>
        <w:pStyle w:val="ListParagraph"/>
      </w:pPr>
    </w:p>
    <w:p w14:paraId="7EC74CB4" w14:textId="77777777" w:rsidR="00377360" w:rsidRPr="00377360" w:rsidRDefault="00377360" w:rsidP="00377360">
      <w:pPr>
        <w:pStyle w:val="EndNoteBibliography"/>
        <w:ind w:left="720" w:hanging="720"/>
        <w:rPr>
          <w:noProof/>
        </w:rPr>
      </w:pPr>
      <w:r>
        <w:lastRenderedPageBreak/>
        <w:fldChar w:fldCharType="begin"/>
      </w:r>
      <w:r>
        <w:instrText xml:space="preserve"> ADDIN EN.REFLIST </w:instrText>
      </w:r>
      <w:r>
        <w:fldChar w:fldCharType="separate"/>
      </w:r>
      <w:r w:rsidRPr="00377360">
        <w:rPr>
          <w:noProof/>
        </w:rPr>
        <w:t xml:space="preserve">HASSANAT, A., ALMOHAMMADI, K., ALKAFAWEEN, E. A., ABUNAWAS, E., HAMMOURI, A. &amp; PRASATH, V. S. 2019. Choosing mutation and crossover ratios for genetic algorithms—a review with a new dynamic approach. </w:t>
      </w:r>
      <w:r w:rsidRPr="00377360">
        <w:rPr>
          <w:i/>
          <w:noProof/>
        </w:rPr>
        <w:t>Information,</w:t>
      </w:r>
      <w:r w:rsidRPr="00377360">
        <w:rPr>
          <w:noProof/>
        </w:rPr>
        <w:t xml:space="preserve"> 10</w:t>
      </w:r>
      <w:r w:rsidRPr="00377360">
        <w:rPr>
          <w:b/>
          <w:noProof/>
        </w:rPr>
        <w:t>,</w:t>
      </w:r>
      <w:r w:rsidRPr="00377360">
        <w:rPr>
          <w:noProof/>
        </w:rPr>
        <w:t xml:space="preserve"> 390.</w:t>
      </w:r>
    </w:p>
    <w:p w14:paraId="0B797BAE" w14:textId="1C3A2C6F"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318814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record-ids&gt;&lt;/item&gt;&lt;/Libraries&gt;"/>
  </w:docVars>
  <w:rsids>
    <w:rsidRoot w:val="006B1D54"/>
    <w:rsid w:val="000861CF"/>
    <w:rsid w:val="000B32CE"/>
    <w:rsid w:val="00131824"/>
    <w:rsid w:val="00133460"/>
    <w:rsid w:val="001A6147"/>
    <w:rsid w:val="00200882"/>
    <w:rsid w:val="002A24E0"/>
    <w:rsid w:val="002C56C9"/>
    <w:rsid w:val="00377360"/>
    <w:rsid w:val="00382208"/>
    <w:rsid w:val="0042338C"/>
    <w:rsid w:val="0043511E"/>
    <w:rsid w:val="00501BD1"/>
    <w:rsid w:val="00584B3E"/>
    <w:rsid w:val="005D7876"/>
    <w:rsid w:val="005F110E"/>
    <w:rsid w:val="00664193"/>
    <w:rsid w:val="006A289B"/>
    <w:rsid w:val="006B1D54"/>
    <w:rsid w:val="00796846"/>
    <w:rsid w:val="00837C37"/>
    <w:rsid w:val="00893DDB"/>
    <w:rsid w:val="008C109A"/>
    <w:rsid w:val="00927E92"/>
    <w:rsid w:val="00957C60"/>
    <w:rsid w:val="009757CA"/>
    <w:rsid w:val="00984F30"/>
    <w:rsid w:val="00A27BD7"/>
    <w:rsid w:val="00B24FD4"/>
    <w:rsid w:val="00B8000A"/>
    <w:rsid w:val="00BB2766"/>
    <w:rsid w:val="00BB3D2E"/>
    <w:rsid w:val="00CA7B42"/>
    <w:rsid w:val="00E31B9B"/>
    <w:rsid w:val="00E77AF0"/>
    <w:rsid w:val="00E83435"/>
    <w:rsid w:val="00F12F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ascii="Times New Roman" w:eastAsiaTheme="minorEastAsia" w:hAnsi="Times New Roman"/>
      <w:kern w:val="0"/>
      <w:szCs w:val="20"/>
      <w14:ligatures w14:val="none"/>
    </w:rPr>
  </w:style>
  <w:style w:type="paragraph" w:styleId="TOC1">
    <w:name w:val="toc 1"/>
    <w:aliases w:val="subtitle1"/>
    <w:basedOn w:val="Normal"/>
    <w:next w:val="Normal"/>
    <w:autoRedefine/>
    <w:uiPriority w:val="39"/>
    <w:unhideWhenUsed/>
    <w:qFormat/>
    <w:rsid w:val="005D7876"/>
    <w:pPr>
      <w:spacing w:before="120"/>
      <w:jc w:val="both"/>
    </w:pPr>
    <w:rPr>
      <w:rFonts w:ascii="Times New Roman" w:eastAsiaTheme="majorEastAsia" w:hAnsi="Times New Roman" w:cstheme="majorBidi"/>
      <w:bCs/>
      <w:iCs/>
      <w:kern w:val="0"/>
      <w14:ligatures w14:val="none"/>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ascii="Times New Roman" w:eastAsiaTheme="minorEastAsia" w:hAnsi="Times New Roman" w:cstheme="minorBidi"/>
      <w:i w:val="0"/>
      <w:iCs w:val="0"/>
      <w:smallCaps/>
      <w:color w:val="auto"/>
      <w:spacing w:val="10"/>
      <w:kern w:val="0"/>
      <w:szCs w:val="22"/>
      <w14:ligatures w14:val="none"/>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438</Words>
  <Characters>2497</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1</cp:revision>
  <dcterms:created xsi:type="dcterms:W3CDTF">2024-09-03T11:26:00Z</dcterms:created>
  <dcterms:modified xsi:type="dcterms:W3CDTF">2024-09-03T17:17:00Z</dcterms:modified>
</cp:coreProperties>
</file>